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lang w:val="id-ID"/>
        </w:rPr>
      </w:pPr>
      <w:r w:rsidRPr="009154D2">
        <w:rPr>
          <w:sz w:val="36"/>
          <w:lang w:val="id-ID"/>
        </w:rPr>
        <w:t>Rancang Bangun Sistem Manajemen Peminjaman Buku Perpustakaan (</w:t>
      </w:r>
      <w:proofErr w:type="spellStart"/>
      <w:r w:rsidRPr="009154D2">
        <w:rPr>
          <w:sz w:val="36"/>
          <w:lang w:val="id-ID"/>
        </w:rPr>
        <w:t>Sipinjam</w:t>
      </w:r>
      <w:proofErr w:type="spellEnd"/>
      <w:r w:rsidRPr="009154D2">
        <w:rPr>
          <w:sz w:val="36"/>
          <w:lang w:val="id-ID"/>
        </w:rPr>
        <w:t xml:space="preserve">) Berbasis Web dengan Menggunakan </w:t>
      </w:r>
      <w:proofErr w:type="spellStart"/>
      <w:r w:rsidRPr="009154D2">
        <w:rPr>
          <w:sz w:val="36"/>
          <w:lang w:val="id-ID"/>
        </w:rPr>
        <w:t>JavaScript</w:t>
      </w:r>
      <w:proofErr w:type="spellEnd"/>
      <w:r w:rsidRPr="009154D2">
        <w:rPr>
          <w:sz w:val="36"/>
          <w:lang w:val="id-ID"/>
        </w:rPr>
        <w:t xml:space="preserve"> dan </w:t>
      </w:r>
      <w:proofErr w:type="spellStart"/>
      <w:r w:rsidRPr="009154D2">
        <w:rPr>
          <w:sz w:val="36"/>
          <w:lang w:val="id-ID"/>
        </w:rPr>
        <w:t>MySQL</w:t>
      </w:r>
      <w:proofErr w:type="spellEnd"/>
      <w:r w:rsidR="00CC4AE0" w:rsidRPr="009154D2">
        <w:rPr>
          <w:sz w:val="36"/>
          <w:lang w:val="id-ID"/>
        </w:rPr>
        <w:t xml:space="preserve"> </w:t>
      </w:r>
    </w:p>
    <w:p w14:paraId="129A073F" w14:textId="0DB16D35" w:rsidR="00D41274" w:rsidRPr="00A52D37" w:rsidRDefault="00E24215" w:rsidP="00894740">
      <w:pPr>
        <w:pStyle w:val="IEEEAuthorName"/>
        <w:spacing w:after="0"/>
        <w:rPr>
          <w:vertAlign w:val="superscript"/>
          <w:lang w:val="id-ID"/>
        </w:rPr>
      </w:pPr>
      <w:r>
        <w:rPr>
          <w:lang w:val="id-ID"/>
        </w:rPr>
        <w:t xml:space="preserve">Rizky </w:t>
      </w:r>
      <w:proofErr w:type="spellStart"/>
      <w:r>
        <w:rPr>
          <w:lang w:val="id-ID"/>
        </w:rPr>
        <w:t>Parlika</w:t>
      </w:r>
      <w:proofErr w:type="spellEnd"/>
      <w:r>
        <w:rPr>
          <w:lang w:val="id-ID"/>
        </w:rPr>
        <w:t xml:space="preserve">, </w:t>
      </w:r>
      <w:proofErr w:type="spellStart"/>
      <w:r>
        <w:rPr>
          <w:lang w:val="id-ID"/>
        </w:rPr>
        <w:t>S.Kom</w:t>
      </w:r>
      <w:proofErr w:type="spellEnd"/>
      <w:r>
        <w:rPr>
          <w:lang w:val="id-ID"/>
        </w:rPr>
        <w:t xml:space="preserve">, </w:t>
      </w:r>
      <w:proofErr w:type="spellStart"/>
      <w:r>
        <w:rPr>
          <w:lang w:val="id-ID"/>
        </w:rPr>
        <w:t>M.Kom</w:t>
      </w:r>
      <w:proofErr w:type="spellEnd"/>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 xml:space="preserve">Jl. </w:t>
      </w:r>
      <w:proofErr w:type="spellStart"/>
      <w:r w:rsidR="00A52D37" w:rsidRPr="00A52D37">
        <w:t>Rungkut</w:t>
      </w:r>
      <w:proofErr w:type="spellEnd"/>
      <w:r w:rsidR="00A52D37" w:rsidRPr="00A52D37">
        <w:t xml:space="preserve"> Madya No.1, Gn. </w:t>
      </w:r>
      <w:proofErr w:type="spellStart"/>
      <w:r w:rsidR="00A52D37" w:rsidRPr="00A52D37">
        <w:t>Anyar</w:t>
      </w:r>
      <w:proofErr w:type="spellEnd"/>
      <w:r w:rsidR="00A52D37" w:rsidRPr="00A52D37">
        <w:t xml:space="preserve">, </w:t>
      </w:r>
      <w:proofErr w:type="spellStart"/>
      <w:r w:rsidR="00A52D37" w:rsidRPr="00A52D37">
        <w:t>Kec</w:t>
      </w:r>
      <w:proofErr w:type="spellEnd"/>
      <w:r w:rsidR="00A52D37" w:rsidRPr="00A52D37">
        <w:t xml:space="preserve">. Gn. </w:t>
      </w:r>
      <w:proofErr w:type="spellStart"/>
      <w:r w:rsidR="00A52D37" w:rsidRPr="00A52D37">
        <w:t>Anyar</w:t>
      </w:r>
      <w:proofErr w:type="spellEnd"/>
      <w:r w:rsidR="00A52D37" w:rsidRPr="00A52D37">
        <w:t>,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proofErr w:type="spellStart"/>
      <w:r w:rsidR="00A52D37">
        <w:rPr>
          <w:lang w:val="id-ID"/>
        </w:rPr>
        <w:t>rizkyparlika.if</w:t>
      </w:r>
      <w:proofErr w:type="spellEnd"/>
      <w:r w:rsidR="004E78E3">
        <w:t>@</w:t>
      </w:r>
      <w:proofErr w:type="spellStart"/>
      <w:r w:rsidR="00A52D37">
        <w:rPr>
          <w:lang w:val="id-ID"/>
        </w:rPr>
        <w:t>upnjatim</w:t>
      </w:r>
      <w:proofErr w:type="spellEnd"/>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proofErr w:type="spellStart"/>
      <w:r w:rsidR="00E15AE5">
        <w:rPr>
          <w:rFonts w:ascii="Cambria Math" w:hAnsi="Cambria Math"/>
          <w:lang w:val="id-ID"/>
        </w:rPr>
        <w:t>JavaScript</w:t>
      </w:r>
      <w:proofErr w:type="spellEnd"/>
      <w:r w:rsidR="00E15AE5">
        <w:rPr>
          <w:rFonts w:ascii="Cambria Math" w:hAnsi="Cambria Math"/>
          <w:lang w:val="id-ID"/>
        </w:rPr>
        <w:t xml:space="preserve"> dan </w:t>
      </w:r>
      <w:proofErr w:type="spellStart"/>
      <w:r w:rsidR="00E15AE5">
        <w:rPr>
          <w:rFonts w:ascii="Cambria Math" w:hAnsi="Cambria Math"/>
          <w:lang w:val="id-ID"/>
        </w:rPr>
        <w:t>MySQL</w:t>
      </w:r>
      <w:proofErr w:type="spellEnd"/>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w:t>
      </w:r>
      <w:proofErr w:type="spellStart"/>
      <w:r w:rsidRPr="009154D2">
        <w:rPr>
          <w:sz w:val="36"/>
        </w:rPr>
        <w:t>Sipinjam</w:t>
      </w:r>
      <w:proofErr w:type="spellEnd"/>
      <w:r w:rsidRPr="009154D2">
        <w:rPr>
          <w:sz w:val="36"/>
        </w:rPr>
        <w:t>)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 xml:space="preserve">The library as it exists and is developing has now been used as a </w:t>
      </w:r>
      <w:proofErr w:type="spellStart"/>
      <w:r w:rsidRPr="00FD22B9">
        <w:rPr>
          <w:rFonts w:ascii="Cambria Math" w:hAnsi="Cambria Math"/>
          <w:color w:val="000000"/>
        </w:rPr>
        <w:t>center</w:t>
      </w:r>
      <w:proofErr w:type="spellEnd"/>
      <w:r w:rsidRPr="00FD22B9">
        <w:rPr>
          <w:rFonts w:ascii="Cambria Math" w:hAnsi="Cambria Math"/>
          <w:color w:val="000000"/>
        </w:rPr>
        <w:t xml:space="preserve">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proofErr w:type="spellStart"/>
      <w:r w:rsidR="00FD22B9">
        <w:rPr>
          <w:rFonts w:ascii="Cambria Math" w:hAnsi="Cambria Math"/>
          <w:color w:val="000000"/>
          <w:lang w:val="id-ID"/>
        </w:rPr>
        <w:t>Planning</w:t>
      </w:r>
      <w:proofErr w:type="spellEnd"/>
      <w:r w:rsidR="00CC4808">
        <w:rPr>
          <w:rFonts w:ascii="Cambria Math" w:hAnsi="Cambria Math"/>
          <w:color w:val="000000"/>
        </w:rPr>
        <w:t>, Management System</w:t>
      </w:r>
    </w:p>
    <w:p w14:paraId="3229085E" w14:textId="77777777" w:rsidR="00013500" w:rsidRDefault="00013500" w:rsidP="008C669C">
      <w:pPr>
        <w:pStyle w:val="IEEEHeading1"/>
        <w:ind w:left="289" w:hanging="289"/>
      </w:pPr>
      <w:proofErr w:type="spellStart"/>
      <w:r>
        <w:t>Pendahuluan</w:t>
      </w:r>
      <w:proofErr w:type="spellEnd"/>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33CE0F12"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181B20">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7BD451B4" w14:textId="7F844E17" w:rsidR="00101924" w:rsidRPr="00513662" w:rsidRDefault="00101924" w:rsidP="00513662">
      <w:pPr>
        <w:pStyle w:val="NormalWeb"/>
        <w:spacing w:before="0" w:beforeAutospacing="0" w:after="0" w:afterAutospacing="0"/>
        <w:ind w:firstLine="216"/>
        <w:jc w:val="both"/>
        <w:rPr>
          <w:lang w:val="id-ID"/>
        </w:rPr>
      </w:pPr>
      <w:r>
        <w:rPr>
          <w:color w:val="000000"/>
          <w:sz w:val="20"/>
          <w:szCs w:val="20"/>
          <w:lang w:val="id-ID"/>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 w:val="20"/>
          <w:szCs w:val="20"/>
          <w:lang w:val="id-ID"/>
        </w:rPr>
        <w:t xml:space="preserve"> </w:t>
      </w:r>
      <w:r w:rsidR="00055F47">
        <w:rPr>
          <w:color w:val="000000"/>
          <w:sz w:val="20"/>
          <w:szCs w:val="20"/>
          <w:lang w:val="id-ID"/>
        </w:rPr>
        <w:fldChar w:fldCharType="begin" w:fldLock="1"/>
      </w:r>
      <w:r w:rsidR="00181B20">
        <w:rPr>
          <w:color w:val="000000"/>
          <w:sz w:val="20"/>
          <w:szCs w:val="20"/>
          <w:lang w:val="id-ID"/>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1]"},"properties":{"noteIndex":0},"schema":"https://github.com/citation-style-language/schema/raw/master/csl-citation.json"}</w:instrText>
      </w:r>
      <w:r w:rsidR="00055F47">
        <w:rPr>
          <w:color w:val="000000"/>
          <w:sz w:val="20"/>
          <w:szCs w:val="20"/>
          <w:lang w:val="id-ID"/>
        </w:rPr>
        <w:fldChar w:fldCharType="separate"/>
      </w:r>
      <w:r w:rsidR="00181B20" w:rsidRPr="00181B20">
        <w:rPr>
          <w:noProof/>
          <w:color w:val="000000"/>
          <w:sz w:val="20"/>
          <w:szCs w:val="20"/>
          <w:lang w:val="id-ID"/>
        </w:rPr>
        <w:t>[2]</w:t>
      </w:r>
      <w:r w:rsidR="00055F47">
        <w:rPr>
          <w:color w:val="000000"/>
          <w:sz w:val="20"/>
          <w:szCs w:val="20"/>
          <w:lang w:val="id-ID"/>
        </w:rPr>
        <w:fldChar w:fldCharType="end"/>
      </w:r>
      <w:r>
        <w:rPr>
          <w:color w:val="000000"/>
          <w:sz w:val="20"/>
          <w:szCs w:val="20"/>
          <w:lang w:val="id-ID"/>
        </w:rPr>
        <w:t>.</w:t>
      </w:r>
    </w:p>
    <w:sectPr w:rsidR="00101924" w:rsidRPr="00513662"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6380CB" w14:textId="77777777" w:rsidR="00DE62D6" w:rsidRDefault="00DE62D6" w:rsidP="00FF3BB1">
      <w:r>
        <w:separator/>
      </w:r>
    </w:p>
  </w:endnote>
  <w:endnote w:type="continuationSeparator" w:id="0">
    <w:p w14:paraId="789EFE53" w14:textId="77777777" w:rsidR="00DE62D6" w:rsidRDefault="00DE62D6"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lang w:val="id-ID"/>
      </w:rPr>
      <w:t xml:space="preserve">Korespondensi : </w:t>
    </w:r>
    <w:r w:rsidR="00071C25">
      <w:rPr>
        <w:rFonts w:ascii="Arial" w:hAnsi="Arial" w:cs="Arial"/>
        <w:sz w:val="18"/>
        <w:szCs w:val="20"/>
        <w:lang w:val="id-ID"/>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A33EF">
      <w:rPr>
        <w:noProof/>
        <w:sz w:val="20"/>
      </w:rPr>
      <w:t>225</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proofErr w:type="spellStart"/>
    <w:r w:rsidRPr="00EA4DE9">
      <w:rPr>
        <w:rFonts w:ascii="Arial" w:hAnsi="Arial" w:cs="Arial"/>
        <w:sz w:val="18"/>
        <w:szCs w:val="20"/>
        <w:lang w:val="id-ID"/>
      </w:rPr>
      <w:t>Submitt</w:t>
    </w:r>
    <w:proofErr w:type="spellEnd"/>
    <w:r w:rsidRPr="00EA4DE9">
      <w:rPr>
        <w:rFonts w:ascii="Arial" w:hAnsi="Arial" w:cs="Arial"/>
        <w:sz w:val="18"/>
        <w:szCs w:val="20"/>
      </w:rPr>
      <w:t xml:space="preserve">ed </w:t>
    </w:r>
    <w:proofErr w:type="spellStart"/>
    <w:r w:rsidR="00147F2C" w:rsidRPr="008F5BF5">
      <w:rPr>
        <w:rFonts w:ascii="Arial" w:hAnsi="Arial" w:cs="Arial"/>
        <w:color w:val="FF0000"/>
        <w:sz w:val="18"/>
        <w:szCs w:val="20"/>
        <w:lang w:val="id-ID"/>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lang w:val="id-ID"/>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lang w:val="id-ID"/>
      </w:rPr>
      <w:t>yy</w:t>
    </w:r>
    <w:proofErr w:type="spellEnd"/>
    <w:r w:rsidRPr="00EA4DE9">
      <w:rPr>
        <w:rFonts w:ascii="Arial" w:hAnsi="Arial" w:cs="Arial"/>
        <w:sz w:val="18"/>
        <w:szCs w:val="20"/>
      </w:rPr>
      <w:t xml:space="preserve">; Revised </w:t>
    </w:r>
    <w:proofErr w:type="spellStart"/>
    <w:r w:rsidRPr="008F5BF5">
      <w:rPr>
        <w:rFonts w:ascii="Arial" w:hAnsi="Arial" w:cs="Arial"/>
        <w:color w:val="FF0000"/>
        <w:sz w:val="18"/>
        <w:szCs w:val="20"/>
        <w:lang w:val="id-ID"/>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lang w:val="id-ID"/>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lang w:val="id-ID"/>
      </w:rPr>
      <w:t>yy</w:t>
    </w:r>
    <w:proofErr w:type="spellEnd"/>
    <w:r w:rsidRPr="00EA4DE9">
      <w:rPr>
        <w:rFonts w:ascii="Arial" w:hAnsi="Arial" w:cs="Arial"/>
        <w:sz w:val="18"/>
        <w:szCs w:val="20"/>
      </w:rPr>
      <w:t xml:space="preserve">; Accepted </w:t>
    </w:r>
    <w:proofErr w:type="spellStart"/>
    <w:r w:rsidRPr="008F5BF5">
      <w:rPr>
        <w:rFonts w:ascii="Arial" w:hAnsi="Arial" w:cs="Arial"/>
        <w:color w:val="FF0000"/>
        <w:sz w:val="18"/>
        <w:szCs w:val="20"/>
        <w:lang w:val="id-ID"/>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lang w:val="id-ID"/>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lang w:val="id-ID"/>
      </w:rPr>
      <w:t>yy</w:t>
    </w:r>
    <w:proofErr w:type="spellEnd"/>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A33EF">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96191" w14:textId="77777777" w:rsidR="00DE62D6" w:rsidRDefault="00DE62D6" w:rsidP="00FF3BB1">
      <w:r>
        <w:separator/>
      </w:r>
    </w:p>
  </w:footnote>
  <w:footnote w:type="continuationSeparator" w:id="0">
    <w:p w14:paraId="61129B81" w14:textId="77777777" w:rsidR="00DE62D6" w:rsidRDefault="00DE62D6"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proofErr w:type="spellStart"/>
    <w:r w:rsidR="000F0E36" w:rsidRPr="00894740">
      <w:rPr>
        <w:sz w:val="18"/>
        <w:lang w:val="en-ID"/>
      </w:rPr>
      <w:t>Jurnal</w:t>
    </w:r>
    <w:proofErr w:type="spellEnd"/>
    <w:r w:rsidR="000F0E36" w:rsidRPr="00894740">
      <w:rPr>
        <w:sz w:val="18"/>
        <w:lang w:val="en-ID"/>
      </w:rPr>
      <w:t xml:space="preserve"> </w:t>
    </w:r>
    <w:proofErr w:type="spellStart"/>
    <w:r w:rsidR="000F0E36" w:rsidRPr="00894740">
      <w:rPr>
        <w:sz w:val="18"/>
        <w:lang w:val="en-ID"/>
      </w:rPr>
      <w:t>Sistem</w:t>
    </w:r>
    <w:proofErr w:type="spellEnd"/>
    <w:r w:rsidR="000F0E36" w:rsidRPr="00894740">
      <w:rPr>
        <w:sz w:val="18"/>
        <w:lang w:val="en-ID"/>
      </w:rPr>
      <w:t xml:space="preserve"> dan </w:t>
    </w:r>
    <w:proofErr w:type="spellStart"/>
    <w:r w:rsidR="000F0E36" w:rsidRPr="00894740">
      <w:rPr>
        <w:sz w:val="18"/>
        <w:lang w:val="en-ID"/>
      </w:rPr>
      <w:t>Teknologi</w:t>
    </w:r>
    <w:proofErr w:type="spellEnd"/>
    <w:r w:rsidR="000F0E36" w:rsidRPr="00894740">
      <w:rPr>
        <w:sz w:val="18"/>
        <w:lang w:val="en-ID"/>
      </w:rPr>
      <w:t xml:space="preserve"> </w:t>
    </w:r>
    <w:proofErr w:type="spellStart"/>
    <w:proofErr w:type="gramStart"/>
    <w:r w:rsidR="000F0E36" w:rsidRPr="00894740">
      <w:rPr>
        <w:sz w:val="18"/>
        <w:lang w:val="en-ID"/>
      </w:rPr>
      <w:t>Informasi</w:t>
    </w:r>
    <w:proofErr w:type="spellEnd"/>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w:t>
    </w:r>
    <w:proofErr w:type="gramEnd"/>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proofErr w:type="spellStart"/>
    <w:r w:rsidR="00147F2C" w:rsidRPr="00894740">
      <w:rPr>
        <w:color w:val="FF0000"/>
        <w:sz w:val="18"/>
        <w:lang w:val="en-ID"/>
      </w:rPr>
      <w:t>mm</w:t>
    </w:r>
    <w:r w:rsidR="007F1829" w:rsidRPr="00894740">
      <w:rPr>
        <w:color w:val="FF0000"/>
        <w:sz w:val="18"/>
        <w:lang w:val="en-ID"/>
      </w:rPr>
      <w:t>mm</w:t>
    </w:r>
    <w:proofErr w:type="spellEnd"/>
    <w:r w:rsidR="00671851" w:rsidRPr="00894740">
      <w:rPr>
        <w:color w:val="FF0000"/>
        <w:sz w:val="18"/>
        <w:lang w:val="en-ID"/>
      </w:rPr>
      <w:t xml:space="preserve"> </w:t>
    </w:r>
    <w:proofErr w:type="spellStart"/>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proofErr w:type="spellEnd"/>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2"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lang w:val="id-ID"/>
      </w:rPr>
      <w:t xml:space="preserve">DOI: </w:t>
    </w:r>
    <w:r w:rsidRPr="008F5BF5">
      <w:rPr>
        <w:rFonts w:ascii="Arial" w:hAnsi="Arial" w:cs="Arial"/>
        <w:sz w:val="18"/>
        <w:szCs w:val="20"/>
        <w:lang w:val="id-ID"/>
      </w:rPr>
      <w:t>10.26418/</w:t>
    </w:r>
    <w:proofErr w:type="spellStart"/>
    <w:r w:rsidRPr="008F5BF5">
      <w:rPr>
        <w:rFonts w:ascii="Arial" w:hAnsi="Arial" w:cs="Arial"/>
        <w:sz w:val="18"/>
        <w:szCs w:val="20"/>
        <w:lang w:val="id-ID"/>
      </w:rPr>
      <w:t>justin.v</w:t>
    </w:r>
    <w:proofErr w:type="spellEnd"/>
    <w:r>
      <w:rPr>
        <w:rFonts w:ascii="Arial" w:hAnsi="Arial" w:cs="Arial"/>
        <w:color w:val="FF0000"/>
        <w:sz w:val="18"/>
        <w:szCs w:val="20"/>
        <w:lang w:val="en-US"/>
      </w:rPr>
      <w:t>#</w:t>
    </w:r>
    <w:r w:rsidRPr="008F5BF5">
      <w:rPr>
        <w:rFonts w:ascii="Arial" w:hAnsi="Arial" w:cs="Arial"/>
        <w:sz w:val="18"/>
        <w:szCs w:val="20"/>
        <w:lang w:val="id-ID"/>
      </w:rPr>
      <w:t>i</w:t>
    </w:r>
    <w:r>
      <w:rPr>
        <w:rFonts w:ascii="Arial" w:hAnsi="Arial" w:cs="Arial"/>
        <w:color w:val="FF0000"/>
        <w:sz w:val="18"/>
        <w:szCs w:val="20"/>
        <w:lang w:val="en-US"/>
      </w:rPr>
      <w:t>#</w:t>
    </w:r>
    <w:r w:rsidRPr="008F5BF5">
      <w:rPr>
        <w:rFonts w:ascii="Arial" w:hAnsi="Arial" w:cs="Arial"/>
        <w:sz w:val="18"/>
        <w:szCs w:val="20"/>
        <w:lang w:val="id-ID"/>
      </w:rPr>
      <w:t>.</w:t>
    </w:r>
    <w:proofErr w:type="spellStart"/>
    <w:r>
      <w:rPr>
        <w:rFonts w:ascii="Arial" w:hAnsi="Arial" w:cs="Arial"/>
        <w:color w:val="FF0000"/>
        <w:sz w:val="18"/>
        <w:szCs w:val="20"/>
        <w:lang w:val="en-US"/>
      </w:rPr>
      <w:t>xxxx</w:t>
    </w:r>
    <w:proofErr w:type="spellEnd"/>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proofErr w:type="spellStart"/>
    <w:r w:rsidR="00CC4AE0" w:rsidRPr="00CC4AE0">
      <w:rPr>
        <w:rFonts w:ascii="Calibri" w:hAnsi="Calibri" w:cs="Calibri"/>
        <w:color w:val="FF0000"/>
        <w:sz w:val="22"/>
        <w:lang w:val="en-ID"/>
      </w:rPr>
      <w:t>mmmm</w:t>
    </w:r>
    <w:proofErr w:type="spellEnd"/>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w:t>
    </w:r>
    <w:proofErr w:type="gramStart"/>
    <w:r w:rsidRPr="003D7190">
      <w:rPr>
        <w:rFonts w:ascii="Calibri" w:hAnsi="Calibri" w:cs="Calibri"/>
        <w:sz w:val="22"/>
        <w:lang w:val="en-ID"/>
      </w:rPr>
      <w:t>ISSN :</w:t>
    </w:r>
    <w:proofErr w:type="gramEnd"/>
    <w:r w:rsidRPr="003D7190">
      <w:rPr>
        <w:rFonts w:ascii="Calibri" w:hAnsi="Calibri" w:cs="Calibri"/>
        <w:sz w:val="22"/>
        <w:lang w:val="en-ID"/>
      </w:rPr>
      <w:t xml:space="preserve">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A7F4B21"/>
    <w:multiLevelType w:val="multilevel"/>
    <w:tmpl w:val="CADAA1BC"/>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880285733">
    <w:abstractNumId w:val="4"/>
  </w:num>
  <w:num w:numId="2" w16cid:durableId="459495173">
    <w:abstractNumId w:val="5"/>
  </w:num>
  <w:num w:numId="3" w16cid:durableId="1375960245">
    <w:abstractNumId w:val="4"/>
  </w:num>
  <w:num w:numId="4" w16cid:durableId="21127013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41383580">
    <w:abstractNumId w:val="3"/>
  </w:num>
  <w:num w:numId="6" w16cid:durableId="174462738">
    <w:abstractNumId w:val="2"/>
  </w:num>
  <w:num w:numId="7" w16cid:durableId="970792535">
    <w:abstractNumId w:val="0"/>
  </w:num>
  <w:num w:numId="8" w16cid:durableId="496846304">
    <w:abstractNumId w:val="1"/>
  </w:num>
  <w:num w:numId="9" w16cid:durableId="6625898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33742908">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36C4"/>
    <w:rsid w:val="00027F1D"/>
    <w:rsid w:val="0003296C"/>
    <w:rsid w:val="00042F9F"/>
    <w:rsid w:val="00054421"/>
    <w:rsid w:val="00055F47"/>
    <w:rsid w:val="00062E46"/>
    <w:rsid w:val="00071C25"/>
    <w:rsid w:val="00074AC8"/>
    <w:rsid w:val="00081408"/>
    <w:rsid w:val="00081EBE"/>
    <w:rsid w:val="00086EDC"/>
    <w:rsid w:val="000A0AD9"/>
    <w:rsid w:val="000B36A3"/>
    <w:rsid w:val="000B79D4"/>
    <w:rsid w:val="000C013C"/>
    <w:rsid w:val="000C3C50"/>
    <w:rsid w:val="000C4604"/>
    <w:rsid w:val="000C5338"/>
    <w:rsid w:val="000C6EFE"/>
    <w:rsid w:val="000D00A2"/>
    <w:rsid w:val="000D58C7"/>
    <w:rsid w:val="000D6C9F"/>
    <w:rsid w:val="000E3F84"/>
    <w:rsid w:val="000E5AD7"/>
    <w:rsid w:val="000E624F"/>
    <w:rsid w:val="000F0E36"/>
    <w:rsid w:val="000F30CA"/>
    <w:rsid w:val="000F6B1A"/>
    <w:rsid w:val="00101924"/>
    <w:rsid w:val="001056DF"/>
    <w:rsid w:val="00114025"/>
    <w:rsid w:val="00115E60"/>
    <w:rsid w:val="001160D2"/>
    <w:rsid w:val="00123834"/>
    <w:rsid w:val="001348A5"/>
    <w:rsid w:val="00141BB0"/>
    <w:rsid w:val="00147BFA"/>
    <w:rsid w:val="00147F2C"/>
    <w:rsid w:val="0015009D"/>
    <w:rsid w:val="00151B8E"/>
    <w:rsid w:val="001561A8"/>
    <w:rsid w:val="00156270"/>
    <w:rsid w:val="00173908"/>
    <w:rsid w:val="00181B20"/>
    <w:rsid w:val="00182170"/>
    <w:rsid w:val="00184777"/>
    <w:rsid w:val="00191F5D"/>
    <w:rsid w:val="001928FB"/>
    <w:rsid w:val="00192BC7"/>
    <w:rsid w:val="00196654"/>
    <w:rsid w:val="001A40D3"/>
    <w:rsid w:val="001A50EA"/>
    <w:rsid w:val="001B2F26"/>
    <w:rsid w:val="001C6E50"/>
    <w:rsid w:val="001C78E6"/>
    <w:rsid w:val="001D0866"/>
    <w:rsid w:val="001E3FB3"/>
    <w:rsid w:val="001F1173"/>
    <w:rsid w:val="001F16CD"/>
    <w:rsid w:val="001F47D2"/>
    <w:rsid w:val="00206055"/>
    <w:rsid w:val="00214194"/>
    <w:rsid w:val="0022285A"/>
    <w:rsid w:val="00224C61"/>
    <w:rsid w:val="002272D9"/>
    <w:rsid w:val="002342E5"/>
    <w:rsid w:val="00243904"/>
    <w:rsid w:val="00255642"/>
    <w:rsid w:val="0025644E"/>
    <w:rsid w:val="0027227B"/>
    <w:rsid w:val="002732CB"/>
    <w:rsid w:val="00273AC7"/>
    <w:rsid w:val="00273D2C"/>
    <w:rsid w:val="00285ECD"/>
    <w:rsid w:val="00286BC7"/>
    <w:rsid w:val="00290E1B"/>
    <w:rsid w:val="00291B17"/>
    <w:rsid w:val="002947E8"/>
    <w:rsid w:val="002A6742"/>
    <w:rsid w:val="002A6C54"/>
    <w:rsid w:val="002C1A7F"/>
    <w:rsid w:val="002C4239"/>
    <w:rsid w:val="002C559D"/>
    <w:rsid w:val="002D2D42"/>
    <w:rsid w:val="002D39F3"/>
    <w:rsid w:val="002D4B28"/>
    <w:rsid w:val="002E0445"/>
    <w:rsid w:val="002F56A8"/>
    <w:rsid w:val="002F72D0"/>
    <w:rsid w:val="003003AB"/>
    <w:rsid w:val="00305DEB"/>
    <w:rsid w:val="00311C49"/>
    <w:rsid w:val="00312962"/>
    <w:rsid w:val="00317E40"/>
    <w:rsid w:val="0032119E"/>
    <w:rsid w:val="00321304"/>
    <w:rsid w:val="00331F84"/>
    <w:rsid w:val="00346B61"/>
    <w:rsid w:val="00350D73"/>
    <w:rsid w:val="00354E38"/>
    <w:rsid w:val="003600E6"/>
    <w:rsid w:val="00361EB5"/>
    <w:rsid w:val="00373E58"/>
    <w:rsid w:val="00381642"/>
    <w:rsid w:val="00383FFD"/>
    <w:rsid w:val="003950A4"/>
    <w:rsid w:val="00397DBA"/>
    <w:rsid w:val="00397FD3"/>
    <w:rsid w:val="003B3D11"/>
    <w:rsid w:val="003C3A4C"/>
    <w:rsid w:val="003C4C66"/>
    <w:rsid w:val="003D0933"/>
    <w:rsid w:val="003D5585"/>
    <w:rsid w:val="003D7190"/>
    <w:rsid w:val="003E3577"/>
    <w:rsid w:val="003F3A61"/>
    <w:rsid w:val="003F5589"/>
    <w:rsid w:val="003F5992"/>
    <w:rsid w:val="00405B57"/>
    <w:rsid w:val="00410A5D"/>
    <w:rsid w:val="00414909"/>
    <w:rsid w:val="00414D12"/>
    <w:rsid w:val="00415A73"/>
    <w:rsid w:val="004166CE"/>
    <w:rsid w:val="00416DFD"/>
    <w:rsid w:val="00417836"/>
    <w:rsid w:val="0042094F"/>
    <w:rsid w:val="00425A6A"/>
    <w:rsid w:val="00425BF3"/>
    <w:rsid w:val="00426FBB"/>
    <w:rsid w:val="00443BC0"/>
    <w:rsid w:val="0047429A"/>
    <w:rsid w:val="00477890"/>
    <w:rsid w:val="0048374C"/>
    <w:rsid w:val="0048771D"/>
    <w:rsid w:val="00496A75"/>
    <w:rsid w:val="004A16D7"/>
    <w:rsid w:val="004A62A4"/>
    <w:rsid w:val="004A6605"/>
    <w:rsid w:val="004C304C"/>
    <w:rsid w:val="004C45FA"/>
    <w:rsid w:val="004E1BD8"/>
    <w:rsid w:val="004E452A"/>
    <w:rsid w:val="004E453F"/>
    <w:rsid w:val="004E78E3"/>
    <w:rsid w:val="005004BF"/>
    <w:rsid w:val="00502E89"/>
    <w:rsid w:val="00510E95"/>
    <w:rsid w:val="00513662"/>
    <w:rsid w:val="00520082"/>
    <w:rsid w:val="00527D56"/>
    <w:rsid w:val="0053221F"/>
    <w:rsid w:val="00536FAE"/>
    <w:rsid w:val="00542C85"/>
    <w:rsid w:val="00544A39"/>
    <w:rsid w:val="00553510"/>
    <w:rsid w:val="00553CFE"/>
    <w:rsid w:val="00554186"/>
    <w:rsid w:val="005742F3"/>
    <w:rsid w:val="00581F40"/>
    <w:rsid w:val="00585769"/>
    <w:rsid w:val="00591130"/>
    <w:rsid w:val="005A3F28"/>
    <w:rsid w:val="005A40BE"/>
    <w:rsid w:val="005B13E2"/>
    <w:rsid w:val="005B2F2A"/>
    <w:rsid w:val="005B47D7"/>
    <w:rsid w:val="005C5526"/>
    <w:rsid w:val="005C62C6"/>
    <w:rsid w:val="005D3515"/>
    <w:rsid w:val="005D5C52"/>
    <w:rsid w:val="005D7B9E"/>
    <w:rsid w:val="005F0834"/>
    <w:rsid w:val="005F6DC3"/>
    <w:rsid w:val="00601A8E"/>
    <w:rsid w:val="0060472C"/>
    <w:rsid w:val="006070BE"/>
    <w:rsid w:val="0062033E"/>
    <w:rsid w:val="00624482"/>
    <w:rsid w:val="00631A2F"/>
    <w:rsid w:val="006326DB"/>
    <w:rsid w:val="00641B5F"/>
    <w:rsid w:val="0064799C"/>
    <w:rsid w:val="00653EAD"/>
    <w:rsid w:val="00654156"/>
    <w:rsid w:val="00655BE2"/>
    <w:rsid w:val="0065798E"/>
    <w:rsid w:val="00670AE4"/>
    <w:rsid w:val="00671851"/>
    <w:rsid w:val="00671E41"/>
    <w:rsid w:val="006749FE"/>
    <w:rsid w:val="006A1DF4"/>
    <w:rsid w:val="006B47CA"/>
    <w:rsid w:val="006C0551"/>
    <w:rsid w:val="006C7AAA"/>
    <w:rsid w:val="006D1C2A"/>
    <w:rsid w:val="006D264F"/>
    <w:rsid w:val="006D2F85"/>
    <w:rsid w:val="006E2451"/>
    <w:rsid w:val="006E2A8D"/>
    <w:rsid w:val="006E2CDA"/>
    <w:rsid w:val="006E7574"/>
    <w:rsid w:val="006F12AD"/>
    <w:rsid w:val="00703430"/>
    <w:rsid w:val="007069BE"/>
    <w:rsid w:val="00731E37"/>
    <w:rsid w:val="00745C86"/>
    <w:rsid w:val="00747996"/>
    <w:rsid w:val="00760109"/>
    <w:rsid w:val="00764603"/>
    <w:rsid w:val="0076604D"/>
    <w:rsid w:val="0077256B"/>
    <w:rsid w:val="00777D3A"/>
    <w:rsid w:val="007817F2"/>
    <w:rsid w:val="007818BC"/>
    <w:rsid w:val="00786042"/>
    <w:rsid w:val="00790909"/>
    <w:rsid w:val="007941BB"/>
    <w:rsid w:val="007A09B9"/>
    <w:rsid w:val="007B5A07"/>
    <w:rsid w:val="007C3CB1"/>
    <w:rsid w:val="007C4629"/>
    <w:rsid w:val="007D3E71"/>
    <w:rsid w:val="007E5D6A"/>
    <w:rsid w:val="007E645D"/>
    <w:rsid w:val="007F1829"/>
    <w:rsid w:val="007F18DB"/>
    <w:rsid w:val="007F6CF4"/>
    <w:rsid w:val="007F75CA"/>
    <w:rsid w:val="008079EB"/>
    <w:rsid w:val="00821E08"/>
    <w:rsid w:val="00834EFD"/>
    <w:rsid w:val="00836A3F"/>
    <w:rsid w:val="00842BA1"/>
    <w:rsid w:val="00844B24"/>
    <w:rsid w:val="0084515F"/>
    <w:rsid w:val="0085092D"/>
    <w:rsid w:val="00877D4C"/>
    <w:rsid w:val="00883903"/>
    <w:rsid w:val="00894724"/>
    <w:rsid w:val="00894740"/>
    <w:rsid w:val="00896CCF"/>
    <w:rsid w:val="0089763B"/>
    <w:rsid w:val="008A0E7E"/>
    <w:rsid w:val="008A33EF"/>
    <w:rsid w:val="008B6AE3"/>
    <w:rsid w:val="008C1BFE"/>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3046E"/>
    <w:rsid w:val="00940BFA"/>
    <w:rsid w:val="00953C65"/>
    <w:rsid w:val="00955B59"/>
    <w:rsid w:val="00955CC2"/>
    <w:rsid w:val="00957B66"/>
    <w:rsid w:val="00967638"/>
    <w:rsid w:val="0097133A"/>
    <w:rsid w:val="00992262"/>
    <w:rsid w:val="009926BC"/>
    <w:rsid w:val="009A4319"/>
    <w:rsid w:val="009A6C3F"/>
    <w:rsid w:val="009B73F2"/>
    <w:rsid w:val="009C12BD"/>
    <w:rsid w:val="009C50FE"/>
    <w:rsid w:val="009E7DF9"/>
    <w:rsid w:val="009E7EED"/>
    <w:rsid w:val="009F2A8F"/>
    <w:rsid w:val="00A01096"/>
    <w:rsid w:val="00A01DB6"/>
    <w:rsid w:val="00A03E75"/>
    <w:rsid w:val="00A13F23"/>
    <w:rsid w:val="00A164A8"/>
    <w:rsid w:val="00A27AFD"/>
    <w:rsid w:val="00A32BFA"/>
    <w:rsid w:val="00A3523D"/>
    <w:rsid w:val="00A37E7A"/>
    <w:rsid w:val="00A45FCE"/>
    <w:rsid w:val="00A47CE8"/>
    <w:rsid w:val="00A52D37"/>
    <w:rsid w:val="00A7338D"/>
    <w:rsid w:val="00A75671"/>
    <w:rsid w:val="00A773CC"/>
    <w:rsid w:val="00A77EC2"/>
    <w:rsid w:val="00A82E61"/>
    <w:rsid w:val="00A82EFE"/>
    <w:rsid w:val="00A9318B"/>
    <w:rsid w:val="00A94AC1"/>
    <w:rsid w:val="00AB18B7"/>
    <w:rsid w:val="00AC4992"/>
    <w:rsid w:val="00AC5E03"/>
    <w:rsid w:val="00AD335D"/>
    <w:rsid w:val="00AD4912"/>
    <w:rsid w:val="00AD5106"/>
    <w:rsid w:val="00AE638D"/>
    <w:rsid w:val="00AF1AD7"/>
    <w:rsid w:val="00AF3F74"/>
    <w:rsid w:val="00AF792B"/>
    <w:rsid w:val="00B000D9"/>
    <w:rsid w:val="00B22C86"/>
    <w:rsid w:val="00B2320F"/>
    <w:rsid w:val="00B52C6A"/>
    <w:rsid w:val="00B55D5E"/>
    <w:rsid w:val="00B80060"/>
    <w:rsid w:val="00B871C0"/>
    <w:rsid w:val="00B94516"/>
    <w:rsid w:val="00BB2855"/>
    <w:rsid w:val="00BB2BD0"/>
    <w:rsid w:val="00BC0DF0"/>
    <w:rsid w:val="00BD19C1"/>
    <w:rsid w:val="00BD25B8"/>
    <w:rsid w:val="00BD3086"/>
    <w:rsid w:val="00BF1A76"/>
    <w:rsid w:val="00BF34D9"/>
    <w:rsid w:val="00BF4B5E"/>
    <w:rsid w:val="00C012E1"/>
    <w:rsid w:val="00C02074"/>
    <w:rsid w:val="00C06BB4"/>
    <w:rsid w:val="00C10D20"/>
    <w:rsid w:val="00C12DA9"/>
    <w:rsid w:val="00C12E0C"/>
    <w:rsid w:val="00C21916"/>
    <w:rsid w:val="00C250AC"/>
    <w:rsid w:val="00C457CA"/>
    <w:rsid w:val="00C45F34"/>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D4F3F"/>
    <w:rsid w:val="00D01BA4"/>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7911"/>
    <w:rsid w:val="00DB0D8D"/>
    <w:rsid w:val="00DB16E0"/>
    <w:rsid w:val="00DB2DF9"/>
    <w:rsid w:val="00DB4379"/>
    <w:rsid w:val="00DB7E63"/>
    <w:rsid w:val="00DC2055"/>
    <w:rsid w:val="00DC4225"/>
    <w:rsid w:val="00DD27B9"/>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798E"/>
    <w:rsid w:val="00E304BC"/>
    <w:rsid w:val="00E32853"/>
    <w:rsid w:val="00E32BED"/>
    <w:rsid w:val="00E34D0F"/>
    <w:rsid w:val="00E401F8"/>
    <w:rsid w:val="00E428C3"/>
    <w:rsid w:val="00E46425"/>
    <w:rsid w:val="00E47D0E"/>
    <w:rsid w:val="00E522E1"/>
    <w:rsid w:val="00E5420A"/>
    <w:rsid w:val="00E65018"/>
    <w:rsid w:val="00E80DDD"/>
    <w:rsid w:val="00E85014"/>
    <w:rsid w:val="00E85513"/>
    <w:rsid w:val="00E94339"/>
    <w:rsid w:val="00E97563"/>
    <w:rsid w:val="00EA4B69"/>
    <w:rsid w:val="00EA4DE9"/>
    <w:rsid w:val="00EB0B63"/>
    <w:rsid w:val="00EB4689"/>
    <w:rsid w:val="00EB5D5E"/>
    <w:rsid w:val="00EC265C"/>
    <w:rsid w:val="00ED0AD5"/>
    <w:rsid w:val="00ED61CB"/>
    <w:rsid w:val="00ED6E02"/>
    <w:rsid w:val="00EE1874"/>
    <w:rsid w:val="00EE45C5"/>
    <w:rsid w:val="00EF78C7"/>
    <w:rsid w:val="00F0659B"/>
    <w:rsid w:val="00F06A72"/>
    <w:rsid w:val="00F136F0"/>
    <w:rsid w:val="00F1716B"/>
    <w:rsid w:val="00F20BBB"/>
    <w:rsid w:val="00F24341"/>
    <w:rsid w:val="00F26B8D"/>
    <w:rsid w:val="00F32D58"/>
    <w:rsid w:val="00F43BD8"/>
    <w:rsid w:val="00F562F3"/>
    <w:rsid w:val="00F57E42"/>
    <w:rsid w:val="00F662AE"/>
    <w:rsid w:val="00F74B89"/>
    <w:rsid w:val="00F75133"/>
    <w:rsid w:val="00F8713C"/>
    <w:rsid w:val="00FA3899"/>
    <w:rsid w:val="00FA4909"/>
    <w:rsid w:val="00FA6751"/>
    <w:rsid w:val="00FA7074"/>
    <w:rsid w:val="00FB1048"/>
    <w:rsid w:val="00FB62C4"/>
    <w:rsid w:val="00FB7701"/>
    <w:rsid w:val="00FD1AC5"/>
    <w:rsid w:val="00FD22B9"/>
    <w:rsid w:val="00FD5CF0"/>
    <w:rsid w:val="00FE2C71"/>
    <w:rsid w:val="00FE3DEE"/>
    <w:rsid w:val="00FF3B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val="id-ID"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6FCB66-A3A8-4445-BEFD-0A63ED513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228</Words>
  <Characters>7003</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4T12:30:00Z</dcterms:created>
  <dcterms:modified xsi:type="dcterms:W3CDTF">2022-03-2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